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60E839D" w14:textId="4F826943" w:rsidR="00756B66" w:rsidRPr="00756B66" w:rsidRDefault="00756B66" w:rsidP="00756B6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56B66">
        <w:rPr>
          <w:rFonts w:ascii="Times New Roman" w:hAnsi="Times New Roman" w:cs="Times New Roman"/>
          <w:sz w:val="24"/>
          <w:szCs w:val="24"/>
        </w:rPr>
        <w:t>Nama</w:t>
      </w:r>
      <w:r w:rsidRPr="00756B66">
        <w:rPr>
          <w:rFonts w:ascii="Times New Roman" w:hAnsi="Times New Roman" w:cs="Times New Roman"/>
          <w:sz w:val="24"/>
          <w:szCs w:val="24"/>
        </w:rPr>
        <w:tab/>
      </w:r>
      <w:r w:rsidRPr="00756B66">
        <w:rPr>
          <w:rFonts w:ascii="Times New Roman" w:hAnsi="Times New Roman" w:cs="Times New Roman"/>
          <w:sz w:val="24"/>
          <w:szCs w:val="24"/>
        </w:rPr>
        <w:tab/>
        <w:t>: Eva Aidar</w:t>
      </w:r>
    </w:p>
    <w:p w14:paraId="659BAA92" w14:textId="3F46A270" w:rsidR="00756B66" w:rsidRDefault="00756B66" w:rsidP="00756B6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56B66">
        <w:rPr>
          <w:rFonts w:ascii="Times New Roman" w:hAnsi="Times New Roman" w:cs="Times New Roman"/>
          <w:sz w:val="24"/>
          <w:szCs w:val="24"/>
        </w:rPr>
        <w:t>NIM</w:t>
      </w:r>
      <w:r w:rsidRPr="00756B66">
        <w:rPr>
          <w:rFonts w:ascii="Times New Roman" w:hAnsi="Times New Roman" w:cs="Times New Roman"/>
          <w:sz w:val="24"/>
          <w:szCs w:val="24"/>
        </w:rPr>
        <w:tab/>
      </w:r>
      <w:r w:rsidRPr="00756B66">
        <w:rPr>
          <w:rFonts w:ascii="Times New Roman" w:hAnsi="Times New Roman" w:cs="Times New Roman"/>
          <w:sz w:val="24"/>
          <w:szCs w:val="24"/>
        </w:rPr>
        <w:tab/>
        <w:t>: 2206103020074</w:t>
      </w:r>
    </w:p>
    <w:p w14:paraId="7D37DAAB" w14:textId="48A76C99" w:rsidR="00756B66" w:rsidRPr="00756B66" w:rsidRDefault="00756B66" w:rsidP="00756B66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56B66">
        <w:rPr>
          <w:rFonts w:ascii="Times New Roman" w:hAnsi="Times New Roman" w:cs="Times New Roman"/>
          <w:b/>
          <w:bCs/>
          <w:sz w:val="24"/>
          <w:szCs w:val="24"/>
        </w:rPr>
        <w:t>Evidance</w:t>
      </w:r>
      <w:proofErr w:type="spellEnd"/>
      <w:r w:rsidRPr="00756B66">
        <w:rPr>
          <w:rFonts w:ascii="Times New Roman" w:hAnsi="Times New Roman" w:cs="Times New Roman"/>
          <w:b/>
          <w:bCs/>
          <w:sz w:val="24"/>
          <w:szCs w:val="24"/>
        </w:rPr>
        <w:t xml:space="preserve"> Based </w:t>
      </w:r>
      <w:proofErr w:type="gramStart"/>
      <w:r w:rsidRPr="00756B66">
        <w:rPr>
          <w:rFonts w:ascii="Times New Roman" w:hAnsi="Times New Roman" w:cs="Times New Roman"/>
          <w:b/>
          <w:bCs/>
          <w:sz w:val="24"/>
          <w:szCs w:val="24"/>
        </w:rPr>
        <w:t>Nursing</w:t>
      </w:r>
      <w:r>
        <w:rPr>
          <w:rFonts w:ascii="Times New Roman" w:hAnsi="Times New Roman" w:cs="Times New Roman"/>
          <w:b/>
          <w:bCs/>
          <w:sz w:val="24"/>
          <w:szCs w:val="24"/>
        </w:rPr>
        <w:t>(</w:t>
      </w:r>
      <w:proofErr w:type="gramEnd"/>
      <w:r>
        <w:rPr>
          <w:rFonts w:ascii="Times New Roman" w:hAnsi="Times New Roman" w:cs="Times New Roman"/>
          <w:b/>
          <w:bCs/>
          <w:sz w:val="24"/>
          <w:szCs w:val="24"/>
        </w:rPr>
        <w:t>EBN)</w:t>
      </w:r>
    </w:p>
    <w:p w14:paraId="2EF20513" w14:textId="6FE08E3E" w:rsidR="00756B66" w:rsidRPr="00756B66" w:rsidRDefault="00756B66" w:rsidP="00756B6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56B66">
        <w:rPr>
          <w:rFonts w:ascii="Times New Roman" w:hAnsi="Times New Roman" w:cs="Times New Roman"/>
          <w:i/>
          <w:iCs/>
          <w:sz w:val="24"/>
          <w:szCs w:val="24"/>
        </w:rPr>
        <w:t xml:space="preserve">Evidence-Based Practice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lmaskar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(2017). </w:t>
      </w:r>
      <w:r w:rsidRPr="00756B66">
        <w:rPr>
          <w:rFonts w:ascii="Times New Roman" w:hAnsi="Times New Roman" w:cs="Times New Roman"/>
          <w:i/>
          <w:iCs/>
          <w:sz w:val="24"/>
          <w:szCs w:val="24"/>
        </w:rPr>
        <w:t xml:space="preserve">Evidence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yakin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benaran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Ada du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oleh </w:t>
      </w:r>
      <w:r w:rsidRPr="00756B66">
        <w:rPr>
          <w:rFonts w:ascii="Times New Roman" w:hAnsi="Times New Roman" w:cs="Times New Roman"/>
          <w:i/>
          <w:iCs/>
          <w:sz w:val="24"/>
          <w:szCs w:val="24"/>
        </w:rPr>
        <w:t xml:space="preserve">evidence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internal. </w:t>
      </w:r>
      <w:r w:rsidRPr="00756B66">
        <w:rPr>
          <w:rFonts w:ascii="Times New Roman" w:hAnsi="Times New Roman" w:cs="Times New Roman"/>
          <w:i/>
          <w:iCs/>
          <w:sz w:val="24"/>
          <w:szCs w:val="24"/>
        </w:rPr>
        <w:t xml:space="preserve">Evidence-Based Practice in Nursi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ekterna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internal (</w:t>
      </w:r>
      <w:r w:rsidRPr="00756B66">
        <w:rPr>
          <w:rFonts w:ascii="Times New Roman" w:hAnsi="Times New Roman" w:cs="Times New Roman"/>
          <w:i/>
          <w:iCs/>
          <w:sz w:val="24"/>
          <w:szCs w:val="24"/>
        </w:rPr>
        <w:t>clinical expertise)</w:t>
      </w:r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Chang, Jones, &amp; Russell (2013). Hal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i/>
          <w:iCs/>
          <w:sz w:val="24"/>
          <w:szCs w:val="24"/>
        </w:rPr>
        <w:t>Evidance</w:t>
      </w:r>
      <w:proofErr w:type="spellEnd"/>
      <w:r w:rsidRPr="00756B66">
        <w:rPr>
          <w:rFonts w:ascii="Times New Roman" w:hAnsi="Times New Roman" w:cs="Times New Roman"/>
          <w:i/>
          <w:iCs/>
          <w:sz w:val="24"/>
          <w:szCs w:val="24"/>
        </w:rPr>
        <w:t xml:space="preserve"> Based Nursing Practice </w:t>
      </w:r>
      <w:r w:rsidRPr="00756B66">
        <w:rPr>
          <w:rFonts w:ascii="Times New Roman" w:hAnsi="Times New Roman" w:cs="Times New Roman"/>
          <w:sz w:val="24"/>
          <w:szCs w:val="24"/>
        </w:rPr>
        <w:t>(EBNP).</w:t>
      </w:r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EEB21B8" w14:textId="632725C3" w:rsidR="00756B66" w:rsidRPr="00756B66" w:rsidRDefault="00756B66" w:rsidP="00756B6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di Indonesi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38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2014 Pasal 2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b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asas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landas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tu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UU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bil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i Indonesia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optimal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yerapan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papar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Mukti (2012)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sangat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selam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efektif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anageme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empiri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>.</w:t>
      </w:r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FAC8A3" w14:textId="77777777" w:rsidR="00756B66" w:rsidRPr="00756B66" w:rsidRDefault="00756B66" w:rsidP="00756B6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ha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lini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mbuk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pengaruh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lin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sil-has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suh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lastRenderedPageBreak/>
        <w:t>berbasi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mbuk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jag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Selai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EBNP jug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istemat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eferen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mbiaya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ahl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atur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lini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Lagit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(2012).</w:t>
      </w:r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aktik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lin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sil-has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. Hasil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Subramaniam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rishi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Revathy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ostenberghe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&amp; Berahim (2015) pada 600 or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i 4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Malaysi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53%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senior dan junior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junior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i </w:t>
      </w:r>
      <w:r w:rsidRPr="00756B66">
        <w:rPr>
          <w:rFonts w:ascii="Times New Roman" w:hAnsi="Times New Roman" w:cs="Times New Roman"/>
          <w:i/>
          <w:iCs/>
          <w:sz w:val="24"/>
          <w:szCs w:val="24"/>
        </w:rPr>
        <w:t>update</w:t>
      </w:r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58FDD3F" w14:textId="6EEFE4C9" w:rsidR="00756B66" w:rsidRPr="00756B66" w:rsidRDefault="00756B66" w:rsidP="00756B6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56B66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negara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ag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hamb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organisas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interpretas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s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nsor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arti pad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aitan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>.</w:t>
      </w:r>
    </w:p>
    <w:p w14:paraId="3A4FF432" w14:textId="77777777" w:rsidR="00756B66" w:rsidRPr="00756B66" w:rsidRDefault="00756B66" w:rsidP="00756B6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56B66">
        <w:rPr>
          <w:rFonts w:ascii="Times New Roman" w:hAnsi="Times New Roman" w:cs="Times New Roman"/>
          <w:sz w:val="24"/>
          <w:szCs w:val="24"/>
        </w:rPr>
        <w:t xml:space="preserve">Ad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endah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omoge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iap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mbias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integras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ena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bukt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Lagit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(2012)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di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interven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>”.</w:t>
      </w:r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r w:rsidRPr="00756B66">
        <w:rPr>
          <w:rFonts w:ascii="Times New Roman" w:hAnsi="Times New Roman" w:cs="Times New Roman"/>
          <w:sz w:val="24"/>
          <w:szCs w:val="24"/>
        </w:rPr>
        <w:t xml:space="preserve">Elysabeth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Libranty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&amp; Natalia (2014)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26%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857EF1E" w14:textId="77777777" w:rsidR="00756B66" w:rsidRPr="00756B66" w:rsidRDefault="00756B66" w:rsidP="00756B6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. Hal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oleh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Lagit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(2012)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mb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besar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(84%)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lastRenderedPageBreak/>
        <w:t>tent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(64%)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otorita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(64%). </w:t>
      </w:r>
    </w:p>
    <w:p w14:paraId="6066D3FE" w14:textId="507D1A47" w:rsidR="00756B66" w:rsidRDefault="00756B66" w:rsidP="00756B6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756B66">
        <w:rPr>
          <w:rFonts w:ascii="Times New Roman" w:hAnsi="Times New Roman" w:cs="Times New Roman"/>
          <w:sz w:val="24"/>
          <w:szCs w:val="24"/>
        </w:rPr>
        <w:t xml:space="preserve">Faktor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manager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di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uang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mimpi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penti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mpromosi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dan jug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mimpi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mimpi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pad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manager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lati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62%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inc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5% sangat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69%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59%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mbuk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Rinc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15%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an 76%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perawat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. Kesimpulan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rawat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manager sangat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EBNP di unit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, Kvist, 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Tähkä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>, Ruotsalainen, &amp; Tervo-</w:t>
      </w:r>
      <w:proofErr w:type="spellStart"/>
      <w:r w:rsidRPr="00756B66">
        <w:rPr>
          <w:rFonts w:ascii="Times New Roman" w:hAnsi="Times New Roman" w:cs="Times New Roman"/>
          <w:sz w:val="24"/>
          <w:szCs w:val="24"/>
        </w:rPr>
        <w:t>heikkinen</w:t>
      </w:r>
      <w:proofErr w:type="spellEnd"/>
      <w:r w:rsidRPr="00756B66">
        <w:rPr>
          <w:rFonts w:ascii="Times New Roman" w:hAnsi="Times New Roman" w:cs="Times New Roman"/>
          <w:sz w:val="24"/>
          <w:szCs w:val="24"/>
        </w:rPr>
        <w:t xml:space="preserve"> (2014).</w:t>
      </w:r>
    </w:p>
    <w:p w14:paraId="62065CDE" w14:textId="77777777" w:rsidR="00756B66" w:rsidRDefault="00756B66" w:rsidP="00756B6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81BB407" w14:textId="05FD3283" w:rsidR="00756B66" w:rsidRPr="004047FE" w:rsidRDefault="00756B66" w:rsidP="00756B66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047FE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4F95FD4E" w14:textId="29E876E4" w:rsidR="00756B66" w:rsidRDefault="00756B66" w:rsidP="00756B66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Vaughan","given":"City of","non-dropping-particle":"","parse-names":false,"suffix":""}],"container-title":"Universitas Andalas","id":"ITEM-1","issue":"1","issued":{"date-parts":[["2017"]]},"page":"55-64","title":"Evidance Based Nursing(EBN)","type":"article-journal","volume":"14"},"uris":["http://www.mendeley.com/documents/?uuid=b2aa9d10-0751-4614-ba19-9a63e7a6290b"]}],"mendeley":{"formattedCitation":"(Vaughan, 2017)","plainTextFormattedCitation":"(Vaughan, 2017)","previouslyFormattedCitation":"(Vaughan, 201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56B66">
        <w:rPr>
          <w:rFonts w:ascii="Times New Roman" w:hAnsi="Times New Roman" w:cs="Times New Roman"/>
          <w:noProof/>
          <w:sz w:val="24"/>
          <w:szCs w:val="24"/>
        </w:rPr>
        <w:t>(Vaughan, 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56B66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Vaughan, C. of. (2017). Evidance Based Nursing(EBN). </w:t>
      </w:r>
      <w:r w:rsidRPr="00756B66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Universitas Andalas</w:t>
      </w:r>
      <w:r w:rsidRPr="00756B66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756B66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4</w:t>
      </w:r>
      <w:r w:rsidRPr="00756B66">
        <w:rPr>
          <w:rFonts w:ascii="Times New Roman" w:hAnsi="Times New Roman" w:cs="Times New Roman"/>
          <w:noProof/>
          <w:kern w:val="0"/>
          <w:sz w:val="24"/>
          <w:szCs w:val="24"/>
        </w:rPr>
        <w:t>(1), 55–64.</w:t>
      </w:r>
    </w:p>
    <w:p w14:paraId="3B6BE1F2" w14:textId="77777777" w:rsidR="004047FE" w:rsidRPr="00756B66" w:rsidRDefault="004047FE" w:rsidP="00756B66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</w:p>
    <w:p w14:paraId="303F9693" w14:textId="387CE1A0" w:rsidR="00756B66" w:rsidRPr="00756B66" w:rsidRDefault="00756B66" w:rsidP="00756B6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56B66" w:rsidRPr="00756B6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6B66"/>
    <w:rsid w:val="004047FE"/>
    <w:rsid w:val="006B3B20"/>
    <w:rsid w:val="00756B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5F0509F"/>
  <w15:chartTrackingRefBased/>
  <w15:docId w15:val="{645D14D6-1A87-4A47-B624-6C7994D57C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E56545-8C74-4010-AB40-BC602256CE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3</Pages>
  <Words>994</Words>
  <Characters>5668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1</cp:revision>
  <dcterms:created xsi:type="dcterms:W3CDTF">2024-09-25T19:17:00Z</dcterms:created>
  <dcterms:modified xsi:type="dcterms:W3CDTF">2024-09-25T19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aab2905-37f2-3f55-8cb6-c3a3bf852831</vt:lpwstr>
  </property>
  <property fmtid="{D5CDD505-2E9C-101B-9397-08002B2CF9AE}" pid="24" name="Mendeley Citation Style_1">
    <vt:lpwstr>http://www.zotero.org/styles/apa</vt:lpwstr>
  </property>
</Properties>
</file>